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1DD0601F" w:rsidR="00A77B4D" w:rsidRDefault="00B43301" w:rsidP="00FD0250">
      <w:pPr>
        <w:spacing w:after="0" w:line="360" w:lineRule="auto"/>
        <w:rPr>
          <w:rFonts w:ascii="Arial" w:eastAsia="Arial" w:hAnsi="Arial" w:cs="Arial"/>
          <w:b/>
          <w:bCs/>
        </w:rPr>
      </w:pPr>
      <w:bookmarkStart w:id="0" w:name="_Hlk116980297"/>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886336">
      <w:pPr>
        <w:spacing w:after="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886336">
      <w:pPr>
        <w:spacing w:after="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w:t>
      </w:r>
      <w:r w:rsidR="002C7232">
        <w:rPr>
          <w:rFonts w:ascii="Arial" w:eastAsia="Arial" w:hAnsi="Arial" w:cs="Arial"/>
          <w:color w:val="202122"/>
        </w:rPr>
        <w:lastRenderedPageBreak/>
        <w:t>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45536D39"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 xml:space="preserve">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4F4990CA"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w:t>
      </w:r>
      <w:r w:rsidRPr="00DB55B1">
        <w:rPr>
          <w:rFonts w:ascii="Arial" w:eastAsia="Arial" w:hAnsi="Arial" w:cs="Arial"/>
          <w:color w:val="000000"/>
        </w:rPr>
        <w:lastRenderedPageBreak/>
        <w:t>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rFonts w:ascii="Arial" w:eastAsia="Arial" w:hAnsi="Arial" w:cs="Arial"/>
        </w:rPr>
      </w:pPr>
    </w:p>
    <w:p w14:paraId="4AAEE75B" w14:textId="451E87B5" w:rsidR="006A37B4" w:rsidRDefault="006A37B4" w:rsidP="00FD0250">
      <w:pPr>
        <w:spacing w:after="0" w:line="360" w:lineRule="auto"/>
        <w:rPr>
          <w:rFonts w:ascii="Arial" w:eastAsia="Arial" w:hAnsi="Arial" w:cs="Arial"/>
        </w:rPr>
      </w:pPr>
    </w:p>
    <w:p w14:paraId="0A7F99CB" w14:textId="458FC533" w:rsidR="006A37B4" w:rsidRPr="00886336" w:rsidRDefault="00E8731C" w:rsidP="00FD0250">
      <w:pPr>
        <w:spacing w:after="0" w:line="360" w:lineRule="auto"/>
        <w:rPr>
          <w:rFonts w:ascii="Arial" w:eastAsia="Arial" w:hAnsi="Arial" w:cs="Arial"/>
          <w:b/>
          <w:bCs/>
        </w:rPr>
      </w:pPr>
      <w:r w:rsidRPr="00F361B2">
        <w:rPr>
          <w:rFonts w:ascii="Arial" w:eastAsia="Arial" w:hAnsi="Arial" w:cs="Arial"/>
          <w:b/>
          <w:bCs/>
        </w:rPr>
        <w:t xml:space="preserve">Experimental </w:t>
      </w:r>
      <w:r>
        <w:rPr>
          <w:rFonts w:ascii="Arial" w:eastAsia="Arial" w:hAnsi="Arial" w:cs="Arial"/>
          <w:b/>
          <w:bCs/>
        </w:rPr>
        <w:t>P</w:t>
      </w:r>
      <w:r w:rsidRPr="00E8731C">
        <w:rPr>
          <w:rFonts w:ascii="Arial" w:eastAsia="Arial" w:hAnsi="Arial" w:cs="Arial"/>
          <w:b/>
          <w:bCs/>
        </w:rPr>
        <w:t>rocedure</w:t>
      </w:r>
      <w:r>
        <w:rPr>
          <w:rFonts w:ascii="Arial" w:eastAsia="Arial" w:hAnsi="Arial" w:cs="Arial"/>
          <w:b/>
          <w:bCs/>
        </w:rPr>
        <w:t xml:space="preserve"> and </w:t>
      </w:r>
      <w:r w:rsidR="008C6178" w:rsidRPr="00886336">
        <w:rPr>
          <w:rFonts w:ascii="Arial" w:eastAsia="Arial" w:hAnsi="Arial" w:cs="Arial"/>
          <w:b/>
          <w:bCs/>
        </w:rPr>
        <w:t>Results</w:t>
      </w:r>
    </w:p>
    <w:p w14:paraId="4C174F84"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color w:val="000000"/>
        </w:rPr>
        <w:t>Microbial strains </w:t>
      </w:r>
    </w:p>
    <w:p w14:paraId="30CE7514" w14:textId="3870A492" w:rsidR="006D5E7E" w:rsidRPr="00DB55B1" w:rsidRDefault="006D5E7E" w:rsidP="006D5E7E">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compounds on the growth of the </w:t>
      </w:r>
      <w:r w:rsidR="00231496">
        <w:rPr>
          <w:rFonts w:ascii="Arial" w:eastAsia="Arial" w:hAnsi="Arial" w:cs="Arial"/>
          <w:color w:val="000000"/>
        </w:rPr>
        <w:t>fungi</w:t>
      </w:r>
      <w:r w:rsidRPr="00DB55B1">
        <w:rPr>
          <w:rFonts w:ascii="Arial" w:eastAsia="Arial" w:hAnsi="Arial" w:cs="Arial"/>
          <w:color w:val="000000"/>
        </w:rPr>
        <w:t xml:space="preserve">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concentrations </w:t>
      </w:r>
      <w:r w:rsidR="00D91EAE">
        <w:rPr>
          <w:rFonts w:ascii="Arial" w:eastAsia="Arial" w:hAnsi="Arial" w:cs="Arial"/>
          <w:shd w:val="clear" w:color="auto" w:fill="FDFDFD"/>
        </w:rPr>
        <w:t xml:space="preserve">in line with </w:t>
      </w:r>
      <w:r w:rsidR="003257E6">
        <w:rPr>
          <w:rFonts w:ascii="Arial" w:eastAsia="Arial" w:hAnsi="Arial" w:cs="Arial"/>
          <w:shd w:val="clear" w:color="auto" w:fill="FDFDFD"/>
        </w:rPr>
        <w:t>levels</w:t>
      </w:r>
      <w:r w:rsidRPr="00DB55B1">
        <w:rPr>
          <w:rFonts w:ascii="Arial" w:eastAsia="Arial" w:hAnsi="Arial" w:cs="Arial"/>
          <w:shd w:val="clear" w:color="auto" w:fill="FDFDFD"/>
        </w:rPr>
        <w:t xml:space="preserve">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r w:rsidR="00E270A2">
        <w:rPr>
          <w:rFonts w:ascii="Arial" w:eastAsia="Arial" w:hAnsi="Arial" w:cs="Arial"/>
        </w:rPr>
        <w:t>M</w:t>
      </w:r>
      <w:r>
        <w:rPr>
          <w:rFonts w:ascii="Arial" w:eastAsia="Arial" w:hAnsi="Arial" w:cs="Arial"/>
        </w:rPr>
        <w:t>ethods</w:t>
      </w:r>
      <w:r w:rsidR="00915E63">
        <w:rPr>
          <w:rFonts w:ascii="Arial" w:eastAsia="Arial" w:hAnsi="Arial" w:cs="Arial"/>
        </w:rPr>
        <w:t xml:space="preserve"> 2</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p>
    <w:p w14:paraId="7B6E499E" w14:textId="77777777" w:rsidR="006D5E7E" w:rsidRDefault="006D5E7E" w:rsidP="006D5E7E">
      <w:pPr>
        <w:spacing w:after="0" w:line="360" w:lineRule="auto"/>
        <w:rPr>
          <w:rFonts w:ascii="Arial" w:eastAsia="Arial" w:hAnsi="Arial" w:cs="Arial"/>
        </w:rPr>
      </w:pPr>
    </w:p>
    <w:p w14:paraId="510B2BEE"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color w:val="000000"/>
        </w:rPr>
        <w:t>Plate reader growth assay</w:t>
      </w:r>
      <w:r>
        <w:rPr>
          <w:rFonts w:ascii="Arial" w:eastAsia="Arial" w:hAnsi="Arial" w:cs="Arial"/>
          <w:i/>
          <w:color w:val="000000"/>
        </w:rPr>
        <w:t xml:space="preserve"> </w:t>
      </w:r>
    </w:p>
    <w:p w14:paraId="34A13B47" w14:textId="67021B70" w:rsidR="006D5E7E" w:rsidRPr="00DB55B1" w:rsidRDefault="006D5E7E" w:rsidP="006D5E7E">
      <w:pPr>
        <w:spacing w:after="0" w:line="360" w:lineRule="auto"/>
        <w:rPr>
          <w:rFonts w:ascii="Arial" w:eastAsia="Arial" w:hAnsi="Arial" w:cs="Arial"/>
        </w:rPr>
      </w:pPr>
      <w:r w:rsidRPr="00DB55B1">
        <w:rPr>
          <w:rFonts w:ascii="Arial" w:eastAsia="Arial" w:hAnsi="Arial" w:cs="Arial"/>
          <w:color w:val="000000"/>
        </w:rPr>
        <w:lastRenderedPageBreak/>
        <w:t>To test the effect of individual compounds on the growth of single microbe species, we used 96 well plate growth assays and synthetic nectars</w:t>
      </w:r>
      <w:r w:rsidR="000A753A">
        <w:rPr>
          <w:rFonts w:ascii="Arial" w:eastAsia="Arial" w:hAnsi="Arial" w:cs="Arial"/>
          <w:color w:val="000000"/>
        </w:rPr>
        <w:t xml:space="preserve"> to observe the change in optical density (OD) </w:t>
      </w:r>
      <w:r w:rsidR="00F66952">
        <w:rPr>
          <w:rFonts w:ascii="Arial" w:eastAsia="Arial" w:hAnsi="Arial" w:cs="Arial"/>
          <w:color w:val="000000"/>
        </w:rPr>
        <w:t xml:space="preserve">as a proxy for microbial growth </w:t>
      </w:r>
      <w:r w:rsidR="000A753A">
        <w:rPr>
          <w:rFonts w:ascii="Arial" w:eastAsia="Arial" w:hAnsi="Arial" w:cs="Arial"/>
          <w:color w:val="000000"/>
        </w:rPr>
        <w:t xml:space="preserve">with OD </w:t>
      </w:r>
      <w:r w:rsidR="000A753A" w:rsidRPr="00DB55B1">
        <w:rPr>
          <w:rFonts w:ascii="Arial" w:eastAsia="Arial" w:hAnsi="Arial" w:cs="Arial"/>
          <w:color w:val="000000"/>
        </w:rPr>
        <w:t>measurements at 600 nm every 15 minutes for 72 hours</w:t>
      </w:r>
      <w:r w:rsidRPr="00277435">
        <w:rPr>
          <w:rFonts w:ascii="Arial" w:eastAsia="Arial" w:hAnsi="Arial" w:cs="Arial"/>
        </w:rPr>
        <w:t xml:space="preserve">. </w:t>
      </w:r>
      <w:r w:rsidR="00F66952" w:rsidRPr="00F66952">
        <w:rPr>
          <w:rFonts w:ascii="Arial" w:eastAsia="Arial" w:hAnsi="Arial" w:cs="Arial"/>
        </w:rPr>
        <w:t xml:space="preserve"> </w:t>
      </w:r>
      <w:r w:rsidR="00F66952">
        <w:rPr>
          <w:rFonts w:ascii="Arial" w:eastAsia="Arial" w:hAnsi="Arial" w:cs="Arial"/>
        </w:rPr>
        <w:t>We used mathematical models to fit log</w:t>
      </w:r>
      <w:r w:rsidR="0064633A">
        <w:rPr>
          <w:rFonts w:ascii="Arial" w:eastAsia="Arial" w:hAnsi="Arial" w:cs="Arial"/>
        </w:rPr>
        <w:t>arithmic</w:t>
      </w:r>
      <w:r w:rsidR="00F66952">
        <w:rPr>
          <w:rFonts w:ascii="Arial" w:eastAsia="Arial" w:hAnsi="Arial" w:cs="Arial"/>
        </w:rPr>
        <w:t xml:space="preserve"> curves to OD </w:t>
      </w:r>
      <w:r w:rsidR="00F66952">
        <w:rPr>
          <w:rFonts w:ascii="Arial" w:eastAsia="Arial" w:hAnsi="Arial" w:cs="Arial"/>
        </w:rPr>
        <w:t>measurements</w:t>
      </w:r>
      <w:r w:rsidR="00BD17EF">
        <w:rPr>
          <w:rFonts w:ascii="Arial" w:eastAsia="Arial" w:hAnsi="Arial" w:cs="Arial"/>
        </w:rPr>
        <w:t xml:space="preserve"> and adjusted wells to account for plate effects </w:t>
      </w:r>
      <w:r w:rsidR="00BD17EF">
        <w:rPr>
          <w:rFonts w:ascii="Arial" w:eastAsia="Arial" w:hAnsi="Arial" w:cs="Arial"/>
          <w:color w:val="000000"/>
        </w:rPr>
        <w:t>(</w:t>
      </w:r>
      <w:r w:rsidR="00BD17EF" w:rsidRPr="00DB55B1">
        <w:rPr>
          <w:rFonts w:ascii="Arial" w:eastAsia="Arial" w:hAnsi="Arial" w:cs="Arial"/>
          <w:color w:val="000000"/>
        </w:rPr>
        <w:t xml:space="preserve">see Supplemental </w:t>
      </w:r>
      <w:r w:rsidR="00915E63">
        <w:rPr>
          <w:rFonts w:ascii="Arial" w:eastAsia="Arial" w:hAnsi="Arial" w:cs="Arial"/>
          <w:color w:val="000000"/>
        </w:rPr>
        <w:t>figure 1</w:t>
      </w:r>
      <w:r w:rsidR="00BD17EF" w:rsidRPr="00DB55B1">
        <w:rPr>
          <w:rFonts w:ascii="Arial" w:eastAsia="Arial" w:hAnsi="Arial" w:cs="Arial"/>
          <w:color w:val="000000"/>
        </w:rPr>
        <w:t xml:space="preserve"> pl</w:t>
      </w:r>
      <w:r w:rsidR="00BD17EF" w:rsidRPr="00277435">
        <w:rPr>
          <w:rFonts w:ascii="Arial" w:eastAsia="Arial" w:hAnsi="Arial" w:cs="Arial"/>
        </w:rPr>
        <w:t>ate mapping)</w:t>
      </w:r>
      <w:r w:rsidR="00F66952">
        <w:rPr>
          <w:rFonts w:ascii="Arial" w:eastAsia="Arial" w:hAnsi="Arial" w:cs="Arial"/>
        </w:rPr>
        <w:t>.</w:t>
      </w:r>
      <w:r w:rsidR="00F66952" w:rsidRPr="00DB55B1">
        <w:rPr>
          <w:rFonts w:ascii="Arial" w:eastAsia="Arial" w:hAnsi="Arial" w:cs="Arial"/>
        </w:rPr>
        <w:t xml:space="preserve"> </w:t>
      </w:r>
      <w:r w:rsidR="00F66952" w:rsidRPr="00DB55B1">
        <w:rPr>
          <w:rFonts w:ascii="Arial" w:eastAsia="Arial" w:hAnsi="Arial" w:cs="Arial"/>
          <w:color w:val="202122"/>
        </w:rPr>
        <w:t xml:space="preserve">To compare a treatment's relative impact on growth across microbes, we </w:t>
      </w:r>
      <w:r w:rsidR="00BB7F43">
        <w:rPr>
          <w:rFonts w:ascii="Arial" w:eastAsia="Arial" w:hAnsi="Arial" w:cs="Arial"/>
          <w:color w:val="202122"/>
        </w:rPr>
        <w:t>computed a scaled</w:t>
      </w:r>
      <w:r w:rsidR="00F66952" w:rsidRPr="00DB55B1">
        <w:rPr>
          <w:rFonts w:ascii="Arial" w:eastAsia="Arial" w:hAnsi="Arial" w:cs="Arial"/>
          <w:color w:val="202122"/>
        </w:rPr>
        <w:t xml:space="preserve"> </w:t>
      </w:r>
      <w:r w:rsidR="0064633A">
        <w:rPr>
          <w:rFonts w:ascii="Arial" w:eastAsia="Arial" w:hAnsi="Arial" w:cs="Arial"/>
          <w:color w:val="202122"/>
        </w:rPr>
        <w:t>growth rate (</w:t>
      </w:r>
      <w:r w:rsidR="00F66952" w:rsidRPr="00DB55B1">
        <w:rPr>
          <w:rFonts w:ascii="Cambria Math" w:eastAsia="Cambria Math" w:hAnsi="Cambria Math" w:cs="Cambria Math"/>
          <w:color w:val="000000"/>
        </w:rPr>
        <w:t>𝛍</w:t>
      </w:r>
      <w:r w:rsidR="0064633A">
        <w:rPr>
          <w:rFonts w:ascii="Cambria Math" w:eastAsia="Cambria Math" w:hAnsi="Cambria Math" w:cs="Cambria Math"/>
          <w:color w:val="000000"/>
        </w:rPr>
        <w:t>)</w:t>
      </w:r>
      <w:r w:rsidR="00F66952" w:rsidRPr="00DB55B1">
        <w:rPr>
          <w:rFonts w:ascii="Arial" w:eastAsia="Cambria Math" w:hAnsi="Arial" w:cs="Arial"/>
          <w:color w:val="000000"/>
        </w:rPr>
        <w:t xml:space="preserve"> and </w:t>
      </w:r>
      <w:r w:rsidR="0064633A">
        <w:rPr>
          <w:rFonts w:ascii="Arial" w:eastAsia="Cambria Math" w:hAnsi="Arial" w:cs="Arial"/>
          <w:color w:val="000000"/>
        </w:rPr>
        <w:t>maximum growth (</w:t>
      </w:r>
      <w:r w:rsidR="00F66952" w:rsidRPr="00DB55B1">
        <w:rPr>
          <w:rFonts w:ascii="Cambria Math" w:eastAsia="Cambria Math" w:hAnsi="Cambria Math" w:cs="Cambria Math"/>
          <w:color w:val="000000"/>
        </w:rPr>
        <w:t>𝚨</w:t>
      </w:r>
      <w:r w:rsidR="0064633A">
        <w:rPr>
          <w:rFonts w:ascii="Cambria Math" w:eastAsia="Cambria Math" w:hAnsi="Cambria Math" w:cs="Cambria Math"/>
          <w:color w:val="000000"/>
        </w:rPr>
        <w:t>)</w:t>
      </w:r>
      <w:r w:rsidR="00F66952" w:rsidRPr="00DB55B1">
        <w:rPr>
          <w:rFonts w:ascii="Arial" w:eastAsia="Arial" w:hAnsi="Arial" w:cs="Arial"/>
          <w:color w:val="202122"/>
        </w:rPr>
        <w:t xml:space="preserve"> by adjusting </w:t>
      </w:r>
      <w:r w:rsidR="00FE3F99" w:rsidRPr="00DB55B1">
        <w:rPr>
          <w:rFonts w:ascii="Arial" w:eastAsia="Arial" w:hAnsi="Arial" w:cs="Arial"/>
          <w:color w:val="202122"/>
        </w:rPr>
        <w:t xml:space="preserve">each microbe’s </w:t>
      </w:r>
      <w:r w:rsidR="00F66952" w:rsidRPr="00DB55B1">
        <w:rPr>
          <w:rFonts w:ascii="Arial" w:eastAsia="Arial" w:hAnsi="Arial" w:cs="Arial"/>
          <w:color w:val="202122"/>
        </w:rPr>
        <w:t xml:space="preserve">growth </w:t>
      </w:r>
      <w:r w:rsidR="00FE3F99">
        <w:rPr>
          <w:rFonts w:ascii="Arial" w:eastAsia="Arial" w:hAnsi="Arial" w:cs="Arial"/>
          <w:color w:val="202122"/>
        </w:rPr>
        <w:t xml:space="preserve">in treatment </w:t>
      </w:r>
      <w:r w:rsidR="00F66952" w:rsidRPr="00DB55B1">
        <w:rPr>
          <w:rFonts w:ascii="Arial" w:eastAsia="Arial" w:hAnsi="Arial" w:cs="Arial"/>
          <w:color w:val="202122"/>
        </w:rPr>
        <w:t xml:space="preserve">relative to </w:t>
      </w:r>
      <w:r w:rsidR="00FE3F99">
        <w:rPr>
          <w:rFonts w:ascii="Arial" w:eastAsia="Arial" w:hAnsi="Arial" w:cs="Arial"/>
          <w:color w:val="202122"/>
        </w:rPr>
        <w:t xml:space="preserve">their </w:t>
      </w:r>
      <w:r w:rsidR="00F66952" w:rsidRPr="00DB55B1">
        <w:rPr>
          <w:rFonts w:ascii="Arial" w:eastAsia="Arial" w:hAnsi="Arial" w:cs="Arial"/>
          <w:color w:val="202122"/>
        </w:rPr>
        <w:t xml:space="preserve">growth in control nectar across all </w:t>
      </w:r>
      <w:r w:rsidR="00F66952" w:rsidRPr="00BE2AFD">
        <w:rPr>
          <w:rFonts w:ascii="Arial" w:eastAsia="Arial" w:hAnsi="Arial" w:cs="Arial"/>
          <w:color w:val="202122"/>
        </w:rPr>
        <w:t xml:space="preserve">plates </w:t>
      </w:r>
      <w:r w:rsidR="00FE3F99">
        <w:rPr>
          <w:rFonts w:ascii="Arial" w:eastAsia="Arial" w:hAnsi="Arial" w:cs="Arial"/>
          <w:color w:val="202122"/>
        </w:rPr>
        <w:t>[</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E3F99">
        <w:rPr>
          <w:rFonts w:ascii="Arial" w:eastAsia="Arial" w:hAnsi="Arial" w:cs="Arial"/>
          <w:i/>
          <w:color w:val="202122"/>
        </w:rPr>
        <w:t>]</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r w:rsidR="00915E63">
        <w:rPr>
          <w:rFonts w:ascii="Arial" w:eastAsia="Arial" w:hAnsi="Arial" w:cs="Arial"/>
        </w:rPr>
        <w:t xml:space="preserve"> </w:t>
      </w:r>
      <w:r w:rsidR="00E44AA5">
        <w:rPr>
          <w:rFonts w:ascii="Arial" w:eastAsia="Arial" w:hAnsi="Arial" w:cs="Arial"/>
        </w:rPr>
        <w:t xml:space="preserve">See supplemental </w:t>
      </w:r>
      <w:r w:rsidR="00E270A2">
        <w:rPr>
          <w:rFonts w:ascii="Arial" w:eastAsia="Arial" w:hAnsi="Arial" w:cs="Arial"/>
        </w:rPr>
        <w:t>M</w:t>
      </w:r>
      <w:r w:rsidR="00E44AA5">
        <w:rPr>
          <w:rFonts w:ascii="Arial" w:eastAsia="Arial" w:hAnsi="Arial" w:cs="Arial"/>
        </w:rPr>
        <w:t>ethods 3 for all data analysis.</w:t>
      </w:r>
    </w:p>
    <w:p w14:paraId="286BE943" w14:textId="5A2B99E8" w:rsidR="006D5E7E" w:rsidRDefault="006D5E7E" w:rsidP="006D5E7E">
      <w:pPr>
        <w:spacing w:after="0" w:line="360" w:lineRule="auto"/>
        <w:rPr>
          <w:rFonts w:ascii="Arial" w:eastAsia="Arial" w:hAnsi="Arial" w:cs="Arial"/>
        </w:rPr>
      </w:pPr>
    </w:p>
    <w:p w14:paraId="0ECB6C44"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rPr>
        <w:t>Treatment impacts across all microbes</w:t>
      </w:r>
    </w:p>
    <w:p w14:paraId="2D052DBE" w14:textId="77777777" w:rsidR="006D5E7E" w:rsidRPr="00066987" w:rsidRDefault="006D5E7E" w:rsidP="006D5E7E">
      <w:pPr>
        <w:spacing w:after="0" w:line="360" w:lineRule="auto"/>
        <w:rPr>
          <w:rFonts w:ascii="Arial" w:eastAsia="Arial" w:hAnsi="Arial" w:cs="Arial"/>
        </w:rPr>
      </w:pPr>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deltaline increased maximum OD overall (0.34 +/- 0.15, p = .03). Scaled maximum OD was correlated with scaled maximum growth rate (r = 0.67, p &lt; 0.001) and effects of treatments on both were congruent, although not identical (Supplemental Figure 2).  </w:t>
      </w:r>
    </w:p>
    <w:p w14:paraId="3AB89EFA" w14:textId="77777777" w:rsidR="006D5E7E" w:rsidRPr="00066987" w:rsidRDefault="006D5E7E" w:rsidP="006D5E7E">
      <w:pPr>
        <w:spacing w:after="0" w:line="360" w:lineRule="auto"/>
        <w:rPr>
          <w:rFonts w:ascii="Arial" w:eastAsia="Arial" w:hAnsi="Arial" w:cs="Arial"/>
        </w:rPr>
      </w:pPr>
    </w:p>
    <w:p w14:paraId="57B7A533" w14:textId="77777777" w:rsidR="006D5E7E" w:rsidRPr="00066987" w:rsidRDefault="006D5E7E" w:rsidP="006D5E7E">
      <w:pPr>
        <w:spacing w:after="0" w:line="360" w:lineRule="auto"/>
        <w:rPr>
          <w:rFonts w:ascii="Arial" w:eastAsia="Arial" w:hAnsi="Arial" w:cs="Arial"/>
        </w:rPr>
      </w:pPr>
      <w:r w:rsidRPr="00066987">
        <w:rPr>
          <w:rFonts w:ascii="Arial" w:eastAsia="Arial" w:hAnsi="Arial" w:cs="Arial"/>
          <w:i/>
        </w:rPr>
        <w:t>Microbe-specific response to treatments</w:t>
      </w:r>
    </w:p>
    <w:p w14:paraId="3B498133" w14:textId="72B4699A" w:rsidR="006D5E7E" w:rsidRPr="00066987" w:rsidRDefault="006D5E7E" w:rsidP="006D5E7E">
      <w:pPr>
        <w:spacing w:after="0" w:line="360" w:lineRule="auto"/>
        <w:rPr>
          <w:rFonts w:ascii="Arial" w:eastAsia="Arial" w:hAnsi="Arial" w:cs="Arial"/>
          <w:strike/>
        </w:rPr>
      </w:pPr>
      <w:r w:rsidRPr="00066987">
        <w:rPr>
          <w:rFonts w:ascii="Arial" w:eastAsia="Arial" w:hAnsi="Arial" w:cs="Arial"/>
        </w:rPr>
        <w:t xml:space="preserve">Microbial species varied in their maximum OD and growth rate in control </w:t>
      </w:r>
      <w:r w:rsidR="000A753A">
        <w:rPr>
          <w:rFonts w:ascii="Arial" w:eastAsia="Arial" w:hAnsi="Arial" w:cs="Arial"/>
        </w:rPr>
        <w:t>nectar</w:t>
      </w:r>
      <w:r w:rsidRPr="00066987">
        <w:rPr>
          <w:rFonts w:ascii="Arial" w:eastAsia="Arial" w:hAnsi="Arial" w:cs="Arial"/>
        </w:rPr>
        <w:t xml:space="preserve"> and in response to treatment</w:t>
      </w:r>
      <w:r w:rsidR="000A753A">
        <w:rPr>
          <w:rFonts w:ascii="Arial" w:eastAsia="Arial" w:hAnsi="Arial" w:cs="Arial"/>
        </w:rPr>
        <w:t xml:space="preserve"> additions</w:t>
      </w:r>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sdt>
        <w:sdtPr>
          <w:rPr>
            <w:rFonts w:ascii="Arial" w:hAnsi="Arial" w:cs="Arial"/>
          </w:rPr>
          <w:tag w:val="goog_rdk_3"/>
          <w:id w:val="1420601455"/>
        </w:sdtPr>
        <w:sdtContent/>
      </w:sdt>
      <w:r w:rsidRPr="00066987">
        <w:rPr>
          <w:rFonts w:ascii="Arial" w:eastAsia="Arial" w:hAnsi="Arial" w:cs="Arial"/>
        </w:rPr>
        <w:t>specialized group (p &lt; 0.05; Figure 4b).</w:t>
      </w:r>
    </w:p>
    <w:p w14:paraId="0DEE5C0B" w14:textId="77777777" w:rsidR="006D5E7E" w:rsidRPr="00066987" w:rsidRDefault="006D5E7E" w:rsidP="006D5E7E">
      <w:pPr>
        <w:spacing w:after="0" w:line="360" w:lineRule="auto"/>
        <w:rPr>
          <w:rFonts w:ascii="Arial" w:eastAsia="Arial" w:hAnsi="Arial" w:cs="Arial"/>
        </w:rPr>
      </w:pPr>
    </w:p>
    <w:p w14:paraId="0C4DD5A9" w14:textId="77777777" w:rsidR="006D5E7E" w:rsidRPr="00066987" w:rsidRDefault="006D5E7E" w:rsidP="006D5E7E">
      <w:pPr>
        <w:spacing w:after="0" w:line="360" w:lineRule="auto"/>
        <w:rPr>
          <w:rFonts w:ascii="Arial" w:eastAsia="Arial" w:hAnsi="Arial" w:cs="Arial"/>
        </w:rPr>
      </w:pPr>
      <w:r w:rsidRPr="00066987">
        <w:rPr>
          <w:rFonts w:ascii="Arial" w:eastAsia="Arial" w:hAnsi="Arial" w:cs="Arial"/>
          <w:i/>
        </w:rPr>
        <w:t>Differences between yeast and bacteria</w:t>
      </w:r>
    </w:p>
    <w:p w14:paraId="210A68B2" w14:textId="0E443A33" w:rsidR="006D5E7E" w:rsidRPr="00DB55B1" w:rsidRDefault="006D5E7E" w:rsidP="006D5E7E">
      <w:pPr>
        <w:spacing w:after="0" w:line="360" w:lineRule="auto"/>
        <w:rPr>
          <w:rFonts w:ascii="Arial" w:eastAsia="Arial" w:hAnsi="Arial" w:cs="Arial"/>
        </w:rPr>
      </w:pPr>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r w:rsidR="00325D99">
        <w:rPr>
          <w:rFonts w:ascii="Arial" w:eastAsia="Arial" w:hAnsi="Arial" w:cs="Arial"/>
        </w:rPr>
        <w:t xml:space="preserve">. </w:t>
      </w:r>
      <w:r w:rsidR="00325D99" w:rsidRPr="00745880">
        <w:rPr>
          <w:rFonts w:ascii="Arial" w:eastAsia="Arial" w:hAnsi="Arial" w:cs="Arial"/>
        </w:rPr>
        <w:t>H</w:t>
      </w:r>
      <w:r w:rsidR="00B96214" w:rsidRPr="00745880">
        <w:rPr>
          <w:rFonts w:ascii="Arial" w:eastAsia="Arial" w:hAnsi="Arial" w:cs="Arial"/>
        </w:rPr>
        <w:t>owever</w:t>
      </w:r>
      <w:r w:rsidR="00AE48C9" w:rsidRPr="00886336">
        <w:rPr>
          <w:rFonts w:ascii="Arial" w:eastAsia="Arial" w:hAnsi="Arial" w:cs="Arial"/>
        </w:rPr>
        <w:t>,</w:t>
      </w:r>
      <w:r w:rsidR="00B96214" w:rsidRPr="00745880">
        <w:rPr>
          <w:rFonts w:ascii="Arial" w:eastAsia="Arial" w:hAnsi="Arial" w:cs="Arial"/>
        </w:rPr>
        <w:t xml:space="preserve"> there was no significant phylogenetic signal present that was driving the scaled max OD</w:t>
      </w:r>
      <w:r w:rsidR="006002D8" w:rsidRPr="00886336">
        <w:rPr>
          <w:rFonts w:ascii="Arial" w:eastAsia="Arial" w:hAnsi="Arial" w:cs="Arial"/>
        </w:rPr>
        <w:t xml:space="preserve"> (</w:t>
      </w:r>
      <w:r w:rsidR="006002D8" w:rsidRPr="00886336">
        <w:rPr>
          <w:rFonts w:eastAsia="Arial"/>
        </w:rPr>
        <w:t>λ</w:t>
      </w:r>
      <w:r w:rsidR="006002D8" w:rsidRPr="00886336">
        <w:rPr>
          <w:rFonts w:ascii="Arial" w:eastAsia="Arial" w:hAnsi="Arial" w:cs="Arial"/>
        </w:rPr>
        <w:t xml:space="preserve"> = </w:t>
      </w:r>
      <w:r w:rsidR="003203EF" w:rsidRPr="00886336">
        <w:rPr>
          <w:rFonts w:ascii="Arial" w:eastAsia="Arial" w:hAnsi="Arial" w:cs="Arial"/>
        </w:rPr>
        <w:t>0.59, p = 1;</w:t>
      </w:r>
      <w:r w:rsidR="001F3A86" w:rsidRPr="00886336">
        <w:rPr>
          <w:rFonts w:ascii="Arial" w:eastAsia="Arial" w:hAnsi="Arial" w:cs="Arial"/>
        </w:rPr>
        <w:t xml:space="preserve"> K = </w:t>
      </w:r>
      <w:r w:rsidR="003203EF" w:rsidRPr="00886336">
        <w:rPr>
          <w:rFonts w:ascii="Arial" w:eastAsia="Arial" w:hAnsi="Arial" w:cs="Arial"/>
        </w:rPr>
        <w:t>0.2, p = 0.81</w:t>
      </w:r>
      <w:r w:rsidR="001F3A86" w:rsidRPr="00886336">
        <w:rPr>
          <w:rFonts w:ascii="Arial" w:eastAsia="Arial" w:hAnsi="Arial" w:cs="Arial"/>
        </w:rPr>
        <w:t>)</w:t>
      </w:r>
      <w:r w:rsidR="0029393B" w:rsidRPr="00745880">
        <w:rPr>
          <w:rFonts w:ascii="Arial" w:eastAsia="Arial" w:hAnsi="Arial" w:cs="Arial"/>
        </w:rPr>
        <w:t xml:space="preserve"> or growth rate</w:t>
      </w:r>
      <w:r w:rsidR="001F3A86" w:rsidRPr="00886336">
        <w:rPr>
          <w:rFonts w:ascii="Arial" w:eastAsia="Arial" w:hAnsi="Arial" w:cs="Arial"/>
        </w:rPr>
        <w:t xml:space="preserve"> (</w:t>
      </w:r>
      <w:r w:rsidR="001F3A86" w:rsidRPr="00886336">
        <w:rPr>
          <w:rFonts w:eastAsia="Arial"/>
        </w:rPr>
        <w:t>λ</w:t>
      </w:r>
      <w:r w:rsidR="001F3A86" w:rsidRPr="00886336">
        <w:rPr>
          <w:rFonts w:ascii="Arial" w:eastAsia="Arial" w:hAnsi="Arial" w:cs="Arial"/>
        </w:rPr>
        <w:t xml:space="preserve"> =  </w:t>
      </w:r>
      <w:r w:rsidR="003203EF" w:rsidRPr="00886336">
        <w:rPr>
          <w:rFonts w:ascii="Arial" w:eastAsia="Arial" w:hAnsi="Arial" w:cs="Arial"/>
        </w:rPr>
        <w:t>0.2</w:t>
      </w:r>
      <w:r w:rsidR="001F3A86" w:rsidRPr="00886336">
        <w:rPr>
          <w:rFonts w:ascii="Arial" w:eastAsia="Arial" w:hAnsi="Arial" w:cs="Arial"/>
        </w:rPr>
        <w:t>,</w:t>
      </w:r>
      <w:r w:rsidR="003203EF" w:rsidRPr="00886336">
        <w:rPr>
          <w:rFonts w:ascii="Arial" w:eastAsia="Arial" w:hAnsi="Arial" w:cs="Arial"/>
        </w:rPr>
        <w:t xml:space="preserve"> p = 1;</w:t>
      </w:r>
      <w:r w:rsidR="001F3A86" w:rsidRPr="00886336">
        <w:rPr>
          <w:rFonts w:ascii="Arial" w:eastAsia="Arial" w:hAnsi="Arial" w:cs="Arial"/>
        </w:rPr>
        <w:t xml:space="preserve"> K = </w:t>
      </w:r>
      <w:r w:rsidR="003203EF" w:rsidRPr="00886336">
        <w:rPr>
          <w:rFonts w:ascii="Arial" w:eastAsia="Arial" w:hAnsi="Arial" w:cs="Arial"/>
        </w:rPr>
        <w:t>0.19, p = 0.91</w:t>
      </w:r>
      <w:r w:rsidR="001F3A86" w:rsidRPr="00886336">
        <w:rPr>
          <w:rFonts w:ascii="Arial" w:eastAsia="Arial" w:hAnsi="Arial" w:cs="Arial"/>
        </w:rPr>
        <w:t xml:space="preserve">) </w:t>
      </w:r>
      <w:r w:rsidR="00B96214" w:rsidRPr="00745880">
        <w:rPr>
          <w:rFonts w:ascii="Arial" w:eastAsia="Arial" w:hAnsi="Arial" w:cs="Arial"/>
        </w:rPr>
        <w:t xml:space="preserve"> indicating that</w:t>
      </w:r>
      <w:r w:rsidR="00984518" w:rsidRPr="00886336">
        <w:rPr>
          <w:rFonts w:ascii="Arial" w:eastAsia="Arial" w:hAnsi="Arial" w:cs="Arial"/>
        </w:rPr>
        <w:t xml:space="preserve"> while bacteria and yeasts as a whole may broadly differ, there is strong variation within each kingdom and relatedness does not drive the response to nectar chemistry</w:t>
      </w:r>
      <w:r w:rsidR="00444729">
        <w:rPr>
          <w:rFonts w:ascii="Arial" w:eastAsia="Arial" w:hAnsi="Arial" w:cs="Arial"/>
        </w:rPr>
        <w:t xml:space="preserve"> (</w:t>
      </w:r>
      <w:r w:rsidR="002B028C">
        <w:rPr>
          <w:rFonts w:ascii="Arial" w:eastAsia="Arial" w:hAnsi="Arial" w:cs="Arial"/>
        </w:rPr>
        <w:t>S</w:t>
      </w:r>
      <w:r w:rsidR="00444729">
        <w:rPr>
          <w:rFonts w:ascii="Arial" w:eastAsia="Arial" w:hAnsi="Arial" w:cs="Arial"/>
        </w:rPr>
        <w:t xml:space="preserve">upplemental </w:t>
      </w:r>
      <w:r w:rsidR="002B028C">
        <w:rPr>
          <w:rFonts w:ascii="Arial" w:eastAsia="Arial" w:hAnsi="Arial" w:cs="Arial"/>
        </w:rPr>
        <w:t>F</w:t>
      </w:r>
      <w:r w:rsidR="00444729">
        <w:rPr>
          <w:rFonts w:ascii="Arial" w:eastAsia="Arial" w:hAnsi="Arial" w:cs="Arial"/>
        </w:rPr>
        <w:t>igure 6)</w:t>
      </w:r>
      <w:r w:rsidR="00984518" w:rsidRPr="00886336">
        <w:rPr>
          <w:rFonts w:ascii="Arial" w:eastAsia="Arial" w:hAnsi="Arial" w:cs="Arial"/>
        </w:rPr>
        <w:t>.</w:t>
      </w:r>
    </w:p>
    <w:p w14:paraId="1A255B51" w14:textId="77777777" w:rsidR="006D5E7E" w:rsidRPr="00DB55B1" w:rsidRDefault="006D5E7E" w:rsidP="006D5E7E">
      <w:pPr>
        <w:spacing w:after="0" w:line="360" w:lineRule="auto"/>
        <w:rPr>
          <w:rFonts w:ascii="Arial" w:eastAsia="Arial" w:hAnsi="Arial" w:cs="Arial"/>
        </w:rPr>
      </w:pPr>
    </w:p>
    <w:p w14:paraId="4EE07A58"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color w:val="000000"/>
        </w:rPr>
        <w:t>Co-growth experiment</w:t>
      </w:r>
    </w:p>
    <w:p w14:paraId="0000005D" w14:textId="60DD5817" w:rsidR="00682FF2" w:rsidRDefault="006D5E7E" w:rsidP="00FD0250">
      <w:pPr>
        <w:spacing w:after="0" w:line="360" w:lineRule="auto"/>
        <w:rPr>
          <w:rFonts w:ascii="Arial" w:eastAsia="Arial" w:hAnsi="Arial" w:cs="Arial"/>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r w:rsidRPr="00DB55B1">
        <w:rPr>
          <w:rFonts w:ascii="Arial" w:eastAsia="Arial" w:hAnsi="Arial" w:cs="Arial"/>
          <w:i/>
          <w:color w:val="000000"/>
          <w:shd w:val="clear" w:color="auto" w:fill="FDFDFD"/>
        </w:rPr>
        <w:t>Starmerella bombi &amp; Zygosaccharomyces bailii</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r w:rsidRPr="007E4E87">
        <w:rPr>
          <w:rFonts w:ascii="Arial" w:eastAsia="Arial" w:hAnsi="Arial" w:cs="Arial"/>
          <w:i/>
          <w:color w:val="000000"/>
          <w:shd w:val="clear" w:color="auto" w:fill="FDFDFD"/>
        </w:rPr>
        <w:t xml:space="preserve">Metschnikowia reukaufii &amp; </w:t>
      </w:r>
      <w:r w:rsidRPr="007E4E87">
        <w:rPr>
          <w:rFonts w:ascii="Arial" w:eastAsia="Arial" w:hAnsi="Arial" w:cs="Arial"/>
          <w:i/>
          <w:color w:val="000000"/>
        </w:rPr>
        <w:t xml:space="preserve">Saccharomyces cerevisiae, </w:t>
      </w:r>
      <w:r w:rsidRPr="007E4E87">
        <w:rPr>
          <w:rFonts w:ascii="Arial" w:eastAsia="Arial" w:hAnsi="Arial" w:cs="Arial"/>
          <w:iCs/>
          <w:color w:val="000000"/>
        </w:rPr>
        <w:t>however, the vial</w:t>
      </w:r>
      <w:r w:rsidR="00563B3D">
        <w:rPr>
          <w:rFonts w:ascii="Arial" w:eastAsia="Arial" w:hAnsi="Arial" w:cs="Arial"/>
          <w:iCs/>
          <w:color w:val="000000"/>
        </w:rPr>
        <w:t xml:space="preserve"> lids</w:t>
      </w:r>
      <w:r w:rsidRPr="007E4E87">
        <w:rPr>
          <w:rFonts w:ascii="Arial" w:eastAsia="Arial" w:hAnsi="Arial" w:cs="Arial"/>
          <w:iCs/>
          <w:color w:val="000000"/>
        </w:rPr>
        <w:t xml:space="preserve"> </w:t>
      </w:r>
      <w:r w:rsidR="00C95A45">
        <w:rPr>
          <w:rFonts w:ascii="Arial" w:eastAsia="Arial" w:hAnsi="Arial" w:cs="Arial"/>
          <w:iCs/>
          <w:color w:val="000000"/>
        </w:rPr>
        <w:t>burst open</w:t>
      </w:r>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84225C">
        <w:rPr>
          <w:rFonts w:ascii="Arial" w:eastAsia="Arial" w:hAnsi="Arial" w:cs="Arial"/>
          <w:iCs/>
          <w:color w:val="000000"/>
        </w:rPr>
        <w:t xml:space="preserve">These species pairings were chosen </w:t>
      </w:r>
      <w:r w:rsidR="00C95A45" w:rsidRPr="0084225C">
        <w:rPr>
          <w:rFonts w:ascii="Arial" w:eastAsia="Arial" w:hAnsi="Arial" w:cs="Arial"/>
          <w:iCs/>
          <w:color w:val="000000"/>
        </w:rPr>
        <w:t xml:space="preserve">from </w:t>
      </w:r>
      <w:r w:rsidR="00C533E2" w:rsidRPr="00886336">
        <w:rPr>
          <w:rFonts w:ascii="Arial" w:eastAsia="Arial" w:hAnsi="Arial" w:cs="Arial"/>
          <w:iCs/>
          <w:color w:val="000000"/>
        </w:rPr>
        <w:t xml:space="preserve">many </w:t>
      </w:r>
      <w:r w:rsidR="00C95A45" w:rsidRPr="0084225C">
        <w:rPr>
          <w:rFonts w:ascii="Arial" w:eastAsia="Arial" w:hAnsi="Arial" w:cs="Arial"/>
          <w:iCs/>
          <w:color w:val="000000"/>
        </w:rPr>
        <w:t xml:space="preserve">cogrowth </w:t>
      </w:r>
      <w:r w:rsidR="00C533E2" w:rsidRPr="00886336">
        <w:rPr>
          <w:rFonts w:ascii="Arial" w:eastAsia="Arial" w:hAnsi="Arial" w:cs="Arial"/>
          <w:iCs/>
          <w:color w:val="000000"/>
        </w:rPr>
        <w:t xml:space="preserve">combinations </w:t>
      </w:r>
      <w:r w:rsidRPr="0084225C">
        <w:rPr>
          <w:rFonts w:ascii="Arial" w:eastAsia="Arial" w:hAnsi="Arial" w:cs="Arial"/>
          <w:iCs/>
          <w:color w:val="000000"/>
        </w:rPr>
        <w:t xml:space="preserve">as they produced colonies that were </w:t>
      </w:r>
      <w:r w:rsidR="00C95A45" w:rsidRPr="0084225C">
        <w:rPr>
          <w:rFonts w:ascii="Arial" w:eastAsia="Arial" w:hAnsi="Arial" w:cs="Arial"/>
          <w:iCs/>
          <w:color w:val="000000"/>
        </w:rPr>
        <w:t xml:space="preserve">easily </w:t>
      </w:r>
      <w:r w:rsidRPr="0084225C">
        <w:rPr>
          <w:rFonts w:ascii="Arial" w:eastAsia="Arial" w:hAnsi="Arial" w:cs="Arial"/>
          <w:iCs/>
          <w:color w:val="000000"/>
        </w:rPr>
        <w:t>distinguishable from one another</w:t>
      </w:r>
      <w:r w:rsidR="00C533E2" w:rsidRPr="00886336">
        <w:rPr>
          <w:rFonts w:ascii="Arial" w:eastAsia="Arial" w:hAnsi="Arial" w:cs="Arial"/>
          <w:iCs/>
          <w:color w:val="000000"/>
        </w:rPr>
        <w:t xml:space="preserve"> during preliminary cogrowth tests</w:t>
      </w:r>
      <w:r w:rsidRPr="0084225C">
        <w:rPr>
          <w:rFonts w:ascii="Arial" w:eastAsia="Arial" w:hAnsi="Arial" w:cs="Arial"/>
          <w:iCs/>
          <w:color w:val="000000"/>
        </w:rPr>
        <w:t>.</w:t>
      </w:r>
      <w:r w:rsidRPr="00DB55B1">
        <w:rPr>
          <w:rFonts w:ascii="Arial" w:eastAsia="Arial" w:hAnsi="Arial" w:cs="Arial"/>
          <w:i/>
          <w:color w:val="000000"/>
          <w:shd w:val="clear" w:color="auto" w:fill="FDFDFD"/>
        </w:rPr>
        <w:t xml:space="preserve"> </w:t>
      </w:r>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g/ml deltaline, 100ng/ml linalool, and 1% EtOH. Treatments used the same recipes as the growth experiments described above.</w:t>
      </w:r>
      <w:r w:rsidR="00915E63">
        <w:rPr>
          <w:rFonts w:ascii="Arial" w:eastAsia="Arial" w:hAnsi="Arial" w:cs="Arial"/>
          <w:color w:val="000000"/>
        </w:rPr>
        <w:t xml:space="preserve"> See supplemental </w:t>
      </w:r>
      <w:r w:rsidR="00E270A2">
        <w:rPr>
          <w:rFonts w:ascii="Arial" w:eastAsia="Arial" w:hAnsi="Arial" w:cs="Arial"/>
          <w:color w:val="000000"/>
        </w:rPr>
        <w:t>M</w:t>
      </w:r>
      <w:r w:rsidR="00915E63">
        <w:rPr>
          <w:rFonts w:ascii="Arial" w:eastAsia="Arial" w:hAnsi="Arial" w:cs="Arial"/>
          <w:color w:val="000000"/>
        </w:rPr>
        <w:t>ethods 3 for full experimental procedure.</w:t>
      </w:r>
      <w:r w:rsidRPr="00DB55B1">
        <w:rPr>
          <w:rFonts w:ascii="Arial" w:eastAsia="Arial" w:hAnsi="Arial" w:cs="Arial"/>
          <w:color w:val="000000"/>
        </w:rPr>
        <w:t> </w:t>
      </w:r>
    </w:p>
    <w:p w14:paraId="0000005E" w14:textId="2689453F" w:rsidR="00682FF2" w:rsidRPr="00DB55B1" w:rsidRDefault="00682FF2" w:rsidP="00FD0250">
      <w:pPr>
        <w:spacing w:after="0" w:line="360" w:lineRule="auto"/>
        <w:rPr>
          <w:rFonts w:ascii="Arial" w:eastAsia="Arial" w:hAnsi="Arial" w:cs="Arial"/>
        </w:rPr>
      </w:pPr>
    </w:p>
    <w:p w14:paraId="00000060" w14:textId="7B324206" w:rsidR="00682FF2"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w:t>
      </w:r>
      <w:r w:rsidRPr="00DB55B1">
        <w:rPr>
          <w:rFonts w:ascii="Arial" w:eastAsia="Arial" w:hAnsi="Arial" w:cs="Arial"/>
        </w:rPr>
        <w:lastRenderedPageBreak/>
        <w:t>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8DB1BB9"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w:t>
      </w:r>
      <w:r w:rsidR="00FE3F99">
        <w:rPr>
          <w:rFonts w:ascii="Arial" w:eastAsia="Arial" w:hAnsi="Arial" w:cs="Arial"/>
        </w:rPr>
        <w:t>each assay</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n floral nectar</w:t>
      </w:r>
      <w:r w:rsidR="000501A3">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533E2">
        <w:rPr>
          <w:rFonts w:ascii="Arial" w:eastAsia="Arial" w:hAnsi="Arial" w:cs="Arial"/>
          <w:shd w:val="clear" w:color="auto" w:fill="FDFDFD"/>
        </w:rPr>
        <w:t xml:space="preserve">. </w:t>
      </w:r>
      <w:r w:rsidR="000501A3" w:rsidRPr="00886336">
        <w:rPr>
          <w:rFonts w:ascii="Arial" w:eastAsia="Arial" w:hAnsi="Arial" w:cs="Arial"/>
          <w:shd w:val="clear" w:color="auto" w:fill="FDFDFD"/>
        </w:rPr>
        <w:t>We</w:t>
      </w:r>
      <w:r w:rsidR="00C533E2" w:rsidRPr="0084225C">
        <w:rPr>
          <w:rFonts w:ascii="Arial" w:eastAsia="Arial" w:hAnsi="Arial" w:cs="Arial"/>
          <w:shd w:val="clear" w:color="auto" w:fill="FDFDFD"/>
        </w:rPr>
        <w:t xml:space="preserve"> only tested 1 isolate per species</w:t>
      </w:r>
      <w:r w:rsidR="001C1F4B" w:rsidRPr="00886336">
        <w:rPr>
          <w:rFonts w:ascii="Arial" w:eastAsia="Arial" w:hAnsi="Arial" w:cs="Arial"/>
          <w:shd w:val="clear" w:color="auto" w:fill="FDFDFD"/>
        </w:rPr>
        <w:t xml:space="preserve"> here, but </w:t>
      </w:r>
      <w:r w:rsidR="00C533E2" w:rsidRPr="0084225C">
        <w:rPr>
          <w:rFonts w:ascii="Arial" w:eastAsia="Arial" w:hAnsi="Arial" w:cs="Arial"/>
          <w:shd w:val="clear" w:color="auto" w:fill="FDFDFD"/>
        </w:rPr>
        <w:t xml:space="preserve">it is possible there </w:t>
      </w:r>
      <w:r w:rsidR="00C533E2" w:rsidRPr="00886336">
        <w:rPr>
          <w:rFonts w:ascii="Arial" w:eastAsia="Arial" w:hAnsi="Arial" w:cs="Arial"/>
          <w:shd w:val="clear" w:color="auto" w:fill="FDFDFD"/>
        </w:rPr>
        <w:t>could be</w:t>
      </w:r>
      <w:r w:rsidR="00C533E2" w:rsidRPr="0084225C">
        <w:rPr>
          <w:rFonts w:ascii="Arial" w:eastAsia="Arial" w:hAnsi="Arial" w:cs="Arial"/>
          <w:shd w:val="clear" w:color="auto" w:fill="FDFDFD"/>
        </w:rPr>
        <w:t xml:space="preserve"> strain specific adaptation or susceptibility </w:t>
      </w:r>
      <w:r w:rsidR="001C1F4B" w:rsidRPr="00886336">
        <w:rPr>
          <w:rFonts w:ascii="Arial" w:eastAsia="Arial" w:hAnsi="Arial" w:cs="Arial"/>
          <w:shd w:val="clear" w:color="auto" w:fill="FDFDFD"/>
        </w:rPr>
        <w:t>to different compounds. This is an intriguing hypothesis for future work.</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w:t>
      </w:r>
      <w:r w:rsidR="00B43301" w:rsidRPr="00DB55B1">
        <w:rPr>
          <w:rFonts w:ascii="Arial" w:eastAsia="Arial" w:hAnsi="Arial" w:cs="Arial"/>
        </w:rPr>
        <w:lastRenderedPageBreak/>
        <w:t xml:space="preserve">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00B87D60">
        <w:rPr>
          <w:rFonts w:ascii="Arial" w:eastAsia="Arial" w:hAnsi="Arial" w:cs="Arial"/>
        </w:rPr>
        <w:t xml:space="preserve"> compound such as</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w:t>
      </w:r>
      <w:r w:rsidRPr="00DB55B1">
        <w:rPr>
          <w:rFonts w:ascii="Arial" w:eastAsia="Arial" w:hAnsi="Arial" w:cs="Arial"/>
          <w:shd w:val="clear" w:color="auto" w:fill="FFFFFF" w:themeFill="background1"/>
        </w:rPr>
        <w:lastRenderedPageBreak/>
        <w:t>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0F9E609C" w:rsidR="008A4BBE" w:rsidRDefault="008A4BBE" w:rsidP="00FD0250">
      <w:pPr>
        <w:spacing w:after="0" w:line="360" w:lineRule="auto"/>
        <w:rPr>
          <w:rFonts w:ascii="Arial" w:eastAsia="Arial" w:hAnsi="Arial" w:cs="Arial"/>
        </w:rPr>
      </w:pPr>
    </w:p>
    <w:p w14:paraId="0AF6E68E" w14:textId="77777777" w:rsidR="00E8731C" w:rsidRPr="00DB55B1" w:rsidRDefault="00E8731C"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73E263AF" w14:textId="7A3C1C09" w:rsidR="006A37B4" w:rsidRPr="00DB55B1" w:rsidRDefault="00B827BE" w:rsidP="00F47FB6">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lastRenderedPageBreak/>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lastRenderedPageBreak/>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lastRenderedPageBreak/>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bookmarkEnd w:id="0"/>
    </w:p>
    <w:sectPr w:rsidR="00682FF2" w:rsidRPr="00DB55B1" w:rsidSect="0024719A">
      <w:headerReference w:type="default" r:id="rId11"/>
      <w:footerReference w:type="default" r:id="rId12"/>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3879D" w14:textId="77777777" w:rsidR="0021406F" w:rsidRDefault="0021406F" w:rsidP="00231546">
      <w:pPr>
        <w:spacing w:after="0" w:line="240" w:lineRule="auto"/>
      </w:pPr>
      <w:r>
        <w:separator/>
      </w:r>
    </w:p>
  </w:endnote>
  <w:endnote w:type="continuationSeparator" w:id="0">
    <w:p w14:paraId="0F41A9BD" w14:textId="77777777" w:rsidR="0021406F" w:rsidRDefault="0021406F"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53221" w14:textId="77777777" w:rsidR="0021406F" w:rsidRDefault="0021406F" w:rsidP="00231546">
      <w:pPr>
        <w:spacing w:after="0" w:line="240" w:lineRule="auto"/>
      </w:pPr>
      <w:r>
        <w:separator/>
      </w:r>
    </w:p>
  </w:footnote>
  <w:footnote w:type="continuationSeparator" w:id="0">
    <w:p w14:paraId="66EE49EC" w14:textId="77777777" w:rsidR="0021406F" w:rsidRDefault="0021406F"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0567759">
    <w:abstractNumId w:val="2"/>
  </w:num>
  <w:num w:numId="2" w16cid:durableId="18051558">
    <w:abstractNumId w:val="8"/>
  </w:num>
  <w:num w:numId="3" w16cid:durableId="1875073905">
    <w:abstractNumId w:val="4"/>
  </w:num>
  <w:num w:numId="4" w16cid:durableId="74937862">
    <w:abstractNumId w:val="0"/>
  </w:num>
  <w:num w:numId="5" w16cid:durableId="428619799">
    <w:abstractNumId w:val="3"/>
  </w:num>
  <w:num w:numId="6" w16cid:durableId="2088533964">
    <w:abstractNumId w:val="6"/>
  </w:num>
  <w:num w:numId="7" w16cid:durableId="1276862230">
    <w:abstractNumId w:val="1"/>
  </w:num>
  <w:num w:numId="8" w16cid:durableId="2017539379">
    <w:abstractNumId w:val="5"/>
  </w:num>
  <w:num w:numId="9" w16cid:durableId="8905794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068A0"/>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01A3"/>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1B29"/>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5068"/>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1F4B"/>
    <w:rsid w:val="001C4748"/>
    <w:rsid w:val="001D1276"/>
    <w:rsid w:val="001D3C9E"/>
    <w:rsid w:val="001D4678"/>
    <w:rsid w:val="001E53E1"/>
    <w:rsid w:val="001E6B89"/>
    <w:rsid w:val="001F1511"/>
    <w:rsid w:val="001F1AD7"/>
    <w:rsid w:val="001F1E23"/>
    <w:rsid w:val="001F375D"/>
    <w:rsid w:val="001F3A86"/>
    <w:rsid w:val="001F3D44"/>
    <w:rsid w:val="001F3F10"/>
    <w:rsid w:val="001F4677"/>
    <w:rsid w:val="001F5AB2"/>
    <w:rsid w:val="001F6F8D"/>
    <w:rsid w:val="001F7CB1"/>
    <w:rsid w:val="002043DD"/>
    <w:rsid w:val="00210D42"/>
    <w:rsid w:val="00213EBD"/>
    <w:rsid w:val="0021406F"/>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28C"/>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3EB"/>
    <w:rsid w:val="003055E3"/>
    <w:rsid w:val="00305C20"/>
    <w:rsid w:val="00306ED1"/>
    <w:rsid w:val="0031486F"/>
    <w:rsid w:val="003178FC"/>
    <w:rsid w:val="003203EF"/>
    <w:rsid w:val="00321687"/>
    <w:rsid w:val="003257E6"/>
    <w:rsid w:val="00325D99"/>
    <w:rsid w:val="00327C85"/>
    <w:rsid w:val="00332D45"/>
    <w:rsid w:val="003345BA"/>
    <w:rsid w:val="00334AF7"/>
    <w:rsid w:val="0033589A"/>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95EB8"/>
    <w:rsid w:val="003A57A5"/>
    <w:rsid w:val="003B00A0"/>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729"/>
    <w:rsid w:val="004449DA"/>
    <w:rsid w:val="0045181C"/>
    <w:rsid w:val="00473083"/>
    <w:rsid w:val="0047797D"/>
    <w:rsid w:val="00481B68"/>
    <w:rsid w:val="00483E8A"/>
    <w:rsid w:val="004849A5"/>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4DE3"/>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028B"/>
    <w:rsid w:val="0052150D"/>
    <w:rsid w:val="00523173"/>
    <w:rsid w:val="0052750E"/>
    <w:rsid w:val="00531DFF"/>
    <w:rsid w:val="00535098"/>
    <w:rsid w:val="00536D7D"/>
    <w:rsid w:val="00540196"/>
    <w:rsid w:val="00542854"/>
    <w:rsid w:val="0054331F"/>
    <w:rsid w:val="005433F5"/>
    <w:rsid w:val="005510C3"/>
    <w:rsid w:val="00551F44"/>
    <w:rsid w:val="00552D57"/>
    <w:rsid w:val="00554EB3"/>
    <w:rsid w:val="00560F4A"/>
    <w:rsid w:val="00563B3D"/>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B5B47"/>
    <w:rsid w:val="005C01B9"/>
    <w:rsid w:val="005C1FFA"/>
    <w:rsid w:val="005D5BF9"/>
    <w:rsid w:val="005D6BEF"/>
    <w:rsid w:val="005E17CD"/>
    <w:rsid w:val="005E38A1"/>
    <w:rsid w:val="005E5E42"/>
    <w:rsid w:val="005E757A"/>
    <w:rsid w:val="005F0631"/>
    <w:rsid w:val="005F35AE"/>
    <w:rsid w:val="005F3EA0"/>
    <w:rsid w:val="005F4FA4"/>
    <w:rsid w:val="005F6C86"/>
    <w:rsid w:val="006002D8"/>
    <w:rsid w:val="006013AF"/>
    <w:rsid w:val="006019D7"/>
    <w:rsid w:val="00606B1E"/>
    <w:rsid w:val="0061186F"/>
    <w:rsid w:val="00611CBE"/>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4630"/>
    <w:rsid w:val="006675EF"/>
    <w:rsid w:val="00670290"/>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4DD5"/>
    <w:rsid w:val="006F60D2"/>
    <w:rsid w:val="00701E3F"/>
    <w:rsid w:val="007050B9"/>
    <w:rsid w:val="00713BFD"/>
    <w:rsid w:val="00713F19"/>
    <w:rsid w:val="00715113"/>
    <w:rsid w:val="00716FE0"/>
    <w:rsid w:val="007173E5"/>
    <w:rsid w:val="0072085A"/>
    <w:rsid w:val="007273EE"/>
    <w:rsid w:val="00730141"/>
    <w:rsid w:val="007329E1"/>
    <w:rsid w:val="00740429"/>
    <w:rsid w:val="00741F42"/>
    <w:rsid w:val="00745880"/>
    <w:rsid w:val="0075058A"/>
    <w:rsid w:val="00750DB1"/>
    <w:rsid w:val="007512E6"/>
    <w:rsid w:val="00752783"/>
    <w:rsid w:val="00753886"/>
    <w:rsid w:val="0076160D"/>
    <w:rsid w:val="00764643"/>
    <w:rsid w:val="00767817"/>
    <w:rsid w:val="00770D73"/>
    <w:rsid w:val="007728FC"/>
    <w:rsid w:val="0077501F"/>
    <w:rsid w:val="00777797"/>
    <w:rsid w:val="00777C39"/>
    <w:rsid w:val="00783D25"/>
    <w:rsid w:val="00785E72"/>
    <w:rsid w:val="00791CE3"/>
    <w:rsid w:val="007932F1"/>
    <w:rsid w:val="00794B97"/>
    <w:rsid w:val="00795153"/>
    <w:rsid w:val="007A1ECA"/>
    <w:rsid w:val="007A46FF"/>
    <w:rsid w:val="007A5A5A"/>
    <w:rsid w:val="007A5CB5"/>
    <w:rsid w:val="007B18FF"/>
    <w:rsid w:val="007B2156"/>
    <w:rsid w:val="007B3C13"/>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B93"/>
    <w:rsid w:val="00802F60"/>
    <w:rsid w:val="00803B77"/>
    <w:rsid w:val="008123DD"/>
    <w:rsid w:val="00814752"/>
    <w:rsid w:val="00815704"/>
    <w:rsid w:val="008166D5"/>
    <w:rsid w:val="00817ADF"/>
    <w:rsid w:val="00820388"/>
    <w:rsid w:val="008211D6"/>
    <w:rsid w:val="0082740E"/>
    <w:rsid w:val="008274E1"/>
    <w:rsid w:val="008330FA"/>
    <w:rsid w:val="00834257"/>
    <w:rsid w:val="00841336"/>
    <w:rsid w:val="0084225C"/>
    <w:rsid w:val="008455D6"/>
    <w:rsid w:val="0084630E"/>
    <w:rsid w:val="008557A6"/>
    <w:rsid w:val="00855CE0"/>
    <w:rsid w:val="00857697"/>
    <w:rsid w:val="00857C33"/>
    <w:rsid w:val="00862851"/>
    <w:rsid w:val="00863135"/>
    <w:rsid w:val="008644E5"/>
    <w:rsid w:val="00866862"/>
    <w:rsid w:val="008671F5"/>
    <w:rsid w:val="00870002"/>
    <w:rsid w:val="00872F4F"/>
    <w:rsid w:val="00875DA3"/>
    <w:rsid w:val="00876548"/>
    <w:rsid w:val="00881129"/>
    <w:rsid w:val="00882F6F"/>
    <w:rsid w:val="008842F7"/>
    <w:rsid w:val="008847F5"/>
    <w:rsid w:val="00886336"/>
    <w:rsid w:val="00887359"/>
    <w:rsid w:val="00892994"/>
    <w:rsid w:val="008938DF"/>
    <w:rsid w:val="00893E1B"/>
    <w:rsid w:val="00897E4F"/>
    <w:rsid w:val="008A3398"/>
    <w:rsid w:val="008A47D1"/>
    <w:rsid w:val="008A4BBE"/>
    <w:rsid w:val="008A6B67"/>
    <w:rsid w:val="008A7D3C"/>
    <w:rsid w:val="008A7FAA"/>
    <w:rsid w:val="008B2932"/>
    <w:rsid w:val="008B41E4"/>
    <w:rsid w:val="008C3D21"/>
    <w:rsid w:val="008C48B0"/>
    <w:rsid w:val="008C5883"/>
    <w:rsid w:val="008C5DEB"/>
    <w:rsid w:val="008C6178"/>
    <w:rsid w:val="008D0BD3"/>
    <w:rsid w:val="008D23F6"/>
    <w:rsid w:val="008D36AA"/>
    <w:rsid w:val="008D7A84"/>
    <w:rsid w:val="008E16D4"/>
    <w:rsid w:val="008E4645"/>
    <w:rsid w:val="008E577F"/>
    <w:rsid w:val="008F157B"/>
    <w:rsid w:val="008F1E6A"/>
    <w:rsid w:val="008F219B"/>
    <w:rsid w:val="008F253A"/>
    <w:rsid w:val="008F40E3"/>
    <w:rsid w:val="008F437F"/>
    <w:rsid w:val="008F6D90"/>
    <w:rsid w:val="00903562"/>
    <w:rsid w:val="009038E3"/>
    <w:rsid w:val="00905B6D"/>
    <w:rsid w:val="00910E8E"/>
    <w:rsid w:val="00912644"/>
    <w:rsid w:val="00915E63"/>
    <w:rsid w:val="00916B83"/>
    <w:rsid w:val="0092245E"/>
    <w:rsid w:val="00930016"/>
    <w:rsid w:val="009308A8"/>
    <w:rsid w:val="0093223C"/>
    <w:rsid w:val="009336A9"/>
    <w:rsid w:val="00935077"/>
    <w:rsid w:val="00936BEE"/>
    <w:rsid w:val="009452C3"/>
    <w:rsid w:val="00945412"/>
    <w:rsid w:val="00945F87"/>
    <w:rsid w:val="00957796"/>
    <w:rsid w:val="009609CE"/>
    <w:rsid w:val="00964478"/>
    <w:rsid w:val="00966FDE"/>
    <w:rsid w:val="00967BEA"/>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468A"/>
    <w:rsid w:val="009A7844"/>
    <w:rsid w:val="009A7B22"/>
    <w:rsid w:val="009B3876"/>
    <w:rsid w:val="009B4109"/>
    <w:rsid w:val="009B7235"/>
    <w:rsid w:val="009C18A8"/>
    <w:rsid w:val="009C2632"/>
    <w:rsid w:val="009C3707"/>
    <w:rsid w:val="009C44F0"/>
    <w:rsid w:val="009D0506"/>
    <w:rsid w:val="009D1FC6"/>
    <w:rsid w:val="009D3259"/>
    <w:rsid w:val="009D43CD"/>
    <w:rsid w:val="009D4AF7"/>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52832"/>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35"/>
    <w:rsid w:val="00BA6BF0"/>
    <w:rsid w:val="00BA7775"/>
    <w:rsid w:val="00BB134D"/>
    <w:rsid w:val="00BB487F"/>
    <w:rsid w:val="00BB4B03"/>
    <w:rsid w:val="00BB52B8"/>
    <w:rsid w:val="00BB582C"/>
    <w:rsid w:val="00BB7F43"/>
    <w:rsid w:val="00BC1443"/>
    <w:rsid w:val="00BC4870"/>
    <w:rsid w:val="00BC5E15"/>
    <w:rsid w:val="00BC74FB"/>
    <w:rsid w:val="00BD17EF"/>
    <w:rsid w:val="00BD20A5"/>
    <w:rsid w:val="00BD3D23"/>
    <w:rsid w:val="00BD5840"/>
    <w:rsid w:val="00BD6648"/>
    <w:rsid w:val="00BE2AFD"/>
    <w:rsid w:val="00BE6EB2"/>
    <w:rsid w:val="00BF442C"/>
    <w:rsid w:val="00BF5FA4"/>
    <w:rsid w:val="00C01611"/>
    <w:rsid w:val="00C0315F"/>
    <w:rsid w:val="00C03601"/>
    <w:rsid w:val="00C058DD"/>
    <w:rsid w:val="00C15ACD"/>
    <w:rsid w:val="00C17392"/>
    <w:rsid w:val="00C17F49"/>
    <w:rsid w:val="00C20D77"/>
    <w:rsid w:val="00C2100B"/>
    <w:rsid w:val="00C22E52"/>
    <w:rsid w:val="00C23B13"/>
    <w:rsid w:val="00C26D6D"/>
    <w:rsid w:val="00C31236"/>
    <w:rsid w:val="00C317D1"/>
    <w:rsid w:val="00C326B4"/>
    <w:rsid w:val="00C42D59"/>
    <w:rsid w:val="00C44ECB"/>
    <w:rsid w:val="00C47180"/>
    <w:rsid w:val="00C47990"/>
    <w:rsid w:val="00C47A37"/>
    <w:rsid w:val="00C533E2"/>
    <w:rsid w:val="00C55058"/>
    <w:rsid w:val="00C5613F"/>
    <w:rsid w:val="00C565C0"/>
    <w:rsid w:val="00C60760"/>
    <w:rsid w:val="00C626BC"/>
    <w:rsid w:val="00C63418"/>
    <w:rsid w:val="00C63C52"/>
    <w:rsid w:val="00C67D21"/>
    <w:rsid w:val="00C70ADD"/>
    <w:rsid w:val="00C727A7"/>
    <w:rsid w:val="00C72B8B"/>
    <w:rsid w:val="00C74993"/>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1EA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733"/>
    <w:rsid w:val="00E1690E"/>
    <w:rsid w:val="00E2201F"/>
    <w:rsid w:val="00E24BFB"/>
    <w:rsid w:val="00E25D01"/>
    <w:rsid w:val="00E270A2"/>
    <w:rsid w:val="00E276C8"/>
    <w:rsid w:val="00E419E8"/>
    <w:rsid w:val="00E44AA5"/>
    <w:rsid w:val="00E53694"/>
    <w:rsid w:val="00E5584F"/>
    <w:rsid w:val="00E60E61"/>
    <w:rsid w:val="00E6485F"/>
    <w:rsid w:val="00E65DD7"/>
    <w:rsid w:val="00E71663"/>
    <w:rsid w:val="00E738F5"/>
    <w:rsid w:val="00E773E1"/>
    <w:rsid w:val="00E82B73"/>
    <w:rsid w:val="00E8731C"/>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E3F99"/>
    <w:rsid w:val="00FF5243"/>
    <w:rsid w:val="00FF5D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github.com/tobiasgmueller/nectar_growth_assay" TargetMode="Externa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31564</Words>
  <Characters>179920</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10-18T14:09:00Z</dcterms:created>
  <dcterms:modified xsi:type="dcterms:W3CDTF">2022-10-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